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694962">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694962">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694962">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694962">
      <w:pPr>
        <w:jc w:val="center"/>
      </w:pPr>
    </w:p>
    <w:p w14:paraId="1BA87697" w14:textId="77777777" w:rsidR="00A84D25" w:rsidRDefault="0052213A" w:rsidP="00694962">
      <w:pPr>
        <w:jc w:val="center"/>
        <w:rPr>
          <w:b/>
        </w:rPr>
      </w:pPr>
      <w:r>
        <w:rPr>
          <w:b/>
        </w:rPr>
        <w:t>Resumen</w:t>
      </w:r>
    </w:p>
    <w:p w14:paraId="56E08C01" w14:textId="0A842DB4" w:rsidR="00A84D25" w:rsidRDefault="0052213A" w:rsidP="00694962">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694962"/>
    <w:p w14:paraId="7F67F201" w14:textId="77777777" w:rsidR="00A84D25" w:rsidRDefault="0052213A" w:rsidP="00694962">
      <w:pPr>
        <w:rPr>
          <w:b/>
        </w:rPr>
      </w:pPr>
      <w:r>
        <w:rPr>
          <w:b/>
        </w:rPr>
        <w:t>Palabras Claves:</w:t>
      </w:r>
    </w:p>
    <w:p w14:paraId="51BC02EE" w14:textId="093F6BD0" w:rsidR="00A84D25" w:rsidRDefault="0052213A" w:rsidP="00694962">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694962">
      <w:pPr>
        <w:jc w:val="center"/>
        <w:rPr>
          <w:b/>
          <w:lang w:val="en-US"/>
        </w:rPr>
      </w:pPr>
      <w:r w:rsidRPr="00E01623">
        <w:rPr>
          <w:b/>
          <w:lang w:val="en-US"/>
        </w:rPr>
        <w:t>Abstract</w:t>
      </w:r>
    </w:p>
    <w:p w14:paraId="451B5F1F" w14:textId="427ACC76" w:rsidR="00A84D25" w:rsidRDefault="00AC3DE1" w:rsidP="00694962">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694962">
      <w:pPr>
        <w:jc w:val="left"/>
        <w:rPr>
          <w:lang w:val="en-US"/>
        </w:rPr>
      </w:pPr>
    </w:p>
    <w:p w14:paraId="461D0DA4" w14:textId="77777777" w:rsidR="00A84D25" w:rsidRPr="00E01623" w:rsidRDefault="0052213A" w:rsidP="00694962">
      <w:pPr>
        <w:rPr>
          <w:b/>
          <w:lang w:val="en-US"/>
        </w:rPr>
      </w:pPr>
      <w:r w:rsidRPr="00E01623">
        <w:rPr>
          <w:b/>
          <w:lang w:val="en-US"/>
        </w:rPr>
        <w:t>Keywords:</w:t>
      </w:r>
    </w:p>
    <w:p w14:paraId="63A11D33" w14:textId="6117C528" w:rsidR="00A84D25" w:rsidRPr="00E01623" w:rsidRDefault="0052213A" w:rsidP="00694962">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C324E0" w:rsidRDefault="0052213A" w:rsidP="00694962">
      <w:pPr>
        <w:pStyle w:val="Ttulo1"/>
        <w:rPr>
          <w:lang w:val="en-US"/>
        </w:rPr>
      </w:pPr>
      <w:bookmarkStart w:id="0" w:name="_gjdgxs" w:colFirst="0" w:colLast="0"/>
      <w:bookmarkEnd w:id="0"/>
      <w:r w:rsidRPr="00C324E0">
        <w:rPr>
          <w:lang w:val="en-US"/>
        </w:rPr>
        <w:t>Introducción</w:t>
      </w:r>
    </w:p>
    <w:p w14:paraId="70B19D49" w14:textId="77777777" w:rsidR="006B6A38" w:rsidRPr="00046B98" w:rsidRDefault="006B6A38" w:rsidP="00694962">
      <w:pPr>
        <w:rPr>
          <w:lang w:val="en-US"/>
        </w:rPr>
      </w:pPr>
    </w:p>
    <w:p w14:paraId="1B53F8FB" w14:textId="56E01E2F" w:rsidR="006B6A38" w:rsidRDefault="006B6A38" w:rsidP="00694962">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694962"/>
    <w:p w14:paraId="2FB324D4" w14:textId="6C2B7324" w:rsidR="00314822" w:rsidRDefault="00AC3DE1" w:rsidP="00694962">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694962"/>
    <w:p w14:paraId="1A9861BD" w14:textId="51108069" w:rsidR="00A84D25" w:rsidRDefault="00314822" w:rsidP="00694962">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694962"/>
    <w:p w14:paraId="1E8B5B45" w14:textId="15D42E85" w:rsidR="00A30827" w:rsidRDefault="00EA3716" w:rsidP="00694962">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694962">
      <w:pPr>
        <w:pStyle w:val="Ttulo1"/>
      </w:pPr>
      <w:r>
        <w:t>Capítulo 1: Marco teórico</w:t>
      </w:r>
    </w:p>
    <w:p w14:paraId="2B5679F5" w14:textId="77777777" w:rsidR="00A84D25" w:rsidRDefault="0052213A" w:rsidP="00694962">
      <w:pPr>
        <w:rPr>
          <w:b/>
        </w:rPr>
      </w:pPr>
      <w:r>
        <w:rPr>
          <w:b/>
        </w:rPr>
        <w:t>Estándar ISO/IEC 29110</w:t>
      </w:r>
    </w:p>
    <w:p w14:paraId="2F91804D" w14:textId="26FE7578" w:rsidR="00A84D25" w:rsidRDefault="0052213A" w:rsidP="00694962">
      <w:r>
        <w:t xml:space="preserve">Es una norma bajo el título </w:t>
      </w:r>
      <w:r w:rsidR="00F54292">
        <w:t>“</w:t>
      </w:r>
      <w:r>
        <w:rPr>
          <w:i/>
        </w:rPr>
        <w:t>Ingeniería de Software – Perfiles del ciclo de vida para entidades muy pequeñas</w:t>
      </w:r>
      <w:r>
        <w:t xml:space="preserve"> (Very Small Enterprises (VSEs))</w:t>
      </w:r>
      <w:r w:rsidR="00F54292">
        <w:t>”</w:t>
      </w:r>
      <w:r w:rsidR="00B84BDA">
        <w:t xml:space="preserve"> y</w:t>
      </w:r>
      <w:r>
        <w:t xml:space="preserve">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694962"/>
    <w:p w14:paraId="52B47F8F" w14:textId="140B2CC6" w:rsidR="00A84D25" w:rsidRDefault="00D808B6" w:rsidP="00694962">
      <w:r w:rsidRPr="007E2A55">
        <w:t xml:space="preserve">La norma se desarrolló para mejorar la calidad del software </w:t>
      </w:r>
      <w:r w:rsidR="00B84BDA">
        <w:t>ayudando en el rendimiento de los productos en</w:t>
      </w:r>
      <w:r w:rsidRPr="007E2A55">
        <w:t xml:space="preserve"> </w:t>
      </w:r>
      <w:r w:rsidR="00B84BDA">
        <w:t>pymes</w:t>
      </w:r>
      <w:r w:rsidRPr="007E2A55">
        <w:t>, donde puedan contar con los mismos niveles de competitividad en mercado de las grandes industrias. La ISO/IEC 29110 se encuentra dividid</w:t>
      </w:r>
      <w:r w:rsidR="00B84BDA">
        <w:t>a</w:t>
      </w:r>
      <w:r w:rsidRPr="007E2A55">
        <w:t xml:space="preserve"> en 5 parte</w:t>
      </w:r>
      <w:r w:rsidR="00B84BDA">
        <w:t>s</w:t>
      </w:r>
      <w:r w:rsidRPr="007E2A55">
        <w:t xml:space="preserve"> d</w:t>
      </w:r>
      <w:r w:rsidR="00B84BDA">
        <w:t>e acuerdo a un</w:t>
      </w:r>
      <w:r w:rsidRPr="007E2A55">
        <w:t xml:space="preserve"> público objetivo</w:t>
      </w:r>
      <w:r>
        <w:t xml:space="preserve"> </w:t>
      </w:r>
      <w:r w:rsidR="0052213A">
        <w:t xml:space="preserve">(ver </w:t>
      </w:r>
      <w:r w:rsidR="00B4671A">
        <w:t>Tabla 1</w:t>
      </w:r>
      <w:r w:rsidR="0052213A">
        <w:t>):</w:t>
      </w:r>
    </w:p>
    <w:p w14:paraId="2ACB2BD2" w14:textId="147D2CD6" w:rsidR="0019541A" w:rsidRPr="0019541A" w:rsidRDefault="0019541A" w:rsidP="00694962">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694962">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694962">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694962">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694962">
            <w:pPr>
              <w:spacing w:line="360" w:lineRule="auto"/>
              <w:jc w:val="center"/>
              <w:rPr>
                <w:sz w:val="20"/>
                <w:szCs w:val="20"/>
              </w:rPr>
            </w:pPr>
          </w:p>
          <w:p w14:paraId="43567577" w14:textId="7BE34D61" w:rsidR="00046B98" w:rsidRPr="00B3443F" w:rsidRDefault="00046B98" w:rsidP="00694962">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694962">
            <w:pPr>
              <w:spacing w:line="360" w:lineRule="auto"/>
              <w:jc w:val="center"/>
              <w:rPr>
                <w:sz w:val="20"/>
                <w:szCs w:val="20"/>
              </w:rPr>
            </w:pPr>
          </w:p>
          <w:p w14:paraId="66E524FA" w14:textId="3B9F9ACB" w:rsidR="00046B98" w:rsidRPr="00B3443F" w:rsidRDefault="00B4671A" w:rsidP="00694962">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694962">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694962">
            <w:pPr>
              <w:spacing w:line="360" w:lineRule="auto"/>
              <w:jc w:val="center"/>
              <w:rPr>
                <w:sz w:val="20"/>
                <w:szCs w:val="20"/>
              </w:rPr>
            </w:pPr>
          </w:p>
          <w:p w14:paraId="74ECDE04" w14:textId="1B83DE85" w:rsidR="00046B98" w:rsidRPr="00B3443F" w:rsidRDefault="00046B98" w:rsidP="00694962">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694962">
            <w:pPr>
              <w:spacing w:line="360" w:lineRule="auto"/>
              <w:jc w:val="center"/>
              <w:rPr>
                <w:sz w:val="20"/>
                <w:szCs w:val="20"/>
              </w:rPr>
            </w:pPr>
          </w:p>
          <w:p w14:paraId="3E0E28A7" w14:textId="66F0562E" w:rsidR="00046B98" w:rsidRPr="00B3443F" w:rsidRDefault="00B4671A" w:rsidP="00694962">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694962">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694962">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694962">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694962">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694962">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694962">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694962">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694962">
            <w:pPr>
              <w:spacing w:line="360" w:lineRule="auto"/>
              <w:rPr>
                <w:sz w:val="20"/>
                <w:szCs w:val="20"/>
              </w:rPr>
            </w:pPr>
            <w:r w:rsidRPr="00B3443F">
              <w:rPr>
                <w:sz w:val="20"/>
                <w:szCs w:val="20"/>
              </w:rPr>
              <w:t>VSEs.</w:t>
            </w:r>
          </w:p>
        </w:tc>
      </w:tr>
    </w:tbl>
    <w:p w14:paraId="25D943F3" w14:textId="77777777" w:rsidR="00046B98" w:rsidRDefault="00046B98" w:rsidP="00694962"/>
    <w:p w14:paraId="26531EEE" w14:textId="247E83DD" w:rsidR="00A84D25" w:rsidRDefault="000B1B7C" w:rsidP="00694962">
      <w:r w:rsidRPr="0096766F">
        <w:t xml:space="preserve">El estándar define </w:t>
      </w:r>
      <w:r w:rsidR="0096766F" w:rsidRPr="0096766F">
        <w:t xml:space="preserve">los procesos </w:t>
      </w:r>
      <w:r w:rsidR="0052213A" w:rsidRPr="0096766F">
        <w:t xml:space="preserve">de </w:t>
      </w:r>
      <w:r w:rsidR="0052213A" w:rsidRPr="00B12433">
        <w:rPr>
          <w:iCs/>
        </w:rPr>
        <w:t xml:space="preserve">gestión de proyectos </w:t>
      </w:r>
      <w:r w:rsidR="00B12433">
        <w:rPr>
          <w:iCs/>
        </w:rPr>
        <w:t xml:space="preserve">y desarrollo </w:t>
      </w:r>
      <w:r w:rsidR="0052213A" w:rsidRPr="00B12433">
        <w:rPr>
          <w:iCs/>
        </w:rPr>
        <w:t>de software</w:t>
      </w:r>
      <w:r w:rsidR="00B12433">
        <w:rPr>
          <w:iCs/>
        </w:rPr>
        <w:t>,</w:t>
      </w:r>
      <w:r w:rsidR="0096766F">
        <w:t xml:space="preserve"> y </w:t>
      </w:r>
      <w:r w:rsidR="0052213A">
        <w:t xml:space="preserve">las prácticas que integran están basadas en la selección de la ISO/IEC 12207:2008, bajo el título </w:t>
      </w:r>
      <w:r w:rsidR="00F54292">
        <w:t>“</w:t>
      </w:r>
      <w:r w:rsidR="0052213A">
        <w:rPr>
          <w:i/>
        </w:rPr>
        <w:t xml:space="preserve">Sistemas e ingeniería de software – Procesos del ciclo de vida del software </w:t>
      </w:r>
      <w:r w:rsidR="0052213A">
        <w:t>e ISO/IEC 15289:2006</w:t>
      </w:r>
      <w:r w:rsidR="00F54292">
        <w:t>”</w:t>
      </w:r>
      <w:r w:rsidR="0052213A">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rsidR="0052213A">
        <w:t xml:space="preserve"> (ver Figura </w:t>
      </w:r>
      <w:r w:rsidR="00A510F2">
        <w:t>1</w:t>
      </w:r>
      <w:r w:rsidR="0052213A">
        <w:t>).</w:t>
      </w:r>
    </w:p>
    <w:p w14:paraId="5DD65ED6" w14:textId="060CD96A" w:rsidR="00A84D25" w:rsidRDefault="004E2AFF" w:rsidP="00694962">
      <w:r>
        <w:rPr>
          <w:noProof/>
        </w:rPr>
        <mc:AlternateContent>
          <mc:Choice Requires="wps">
            <w:drawing>
              <wp:anchor distT="0" distB="0" distL="114300" distR="114300" simplePos="0" relativeHeight="251661312" behindDoc="0" locked="0" layoutInCell="1" allowOverlap="1" wp14:anchorId="35FD5CC0" wp14:editId="7D400F90">
                <wp:simplePos x="0" y="0"/>
                <wp:positionH relativeFrom="column">
                  <wp:posOffset>3842385</wp:posOffset>
                </wp:positionH>
                <wp:positionV relativeFrom="paragraph">
                  <wp:posOffset>1554480</wp:posOffset>
                </wp:positionV>
                <wp:extent cx="480060" cy="655320"/>
                <wp:effectExtent l="0" t="38100" r="72390" b="30480"/>
                <wp:wrapNone/>
                <wp:docPr id="3" name="Conector: angular 3"/>
                <wp:cNvGraphicFramePr/>
                <a:graphic xmlns:a="http://schemas.openxmlformats.org/drawingml/2006/main">
                  <a:graphicData uri="http://schemas.microsoft.com/office/word/2010/wordprocessingShape">
                    <wps:wsp>
                      <wps:cNvCnPr/>
                      <wps:spPr>
                        <a:xfrm flipV="1">
                          <a:off x="0" y="0"/>
                          <a:ext cx="480060" cy="655320"/>
                        </a:xfrm>
                        <a:prstGeom prst="bentConnector3">
                          <a:avLst>
                            <a:gd name="adj1" fmla="val 100794"/>
                          </a:avLst>
                        </a:prstGeom>
                        <a:ln>
                          <a:solidFill>
                            <a:schemeClr val="tx2">
                              <a:lumMod val="20000"/>
                              <a:lumOff val="8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type w14:anchorId="00D2CDF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3" o:spid="_x0000_s1026" type="#_x0000_t34" style="position:absolute;margin-left:302.55pt;margin-top:122.4pt;width:37.8pt;height:51.6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" adj="21772" strokecolor="#c6d9f1 [671]">
                <v:stroke endarrow="block"/>
              </v:shape>
            </w:pict>
          </mc:Fallback>
        </mc:AlternateContent>
      </w:r>
      <w:r w:rsidR="00113124">
        <w:t xml:space="preserve">               </w:t>
      </w:r>
      <w:r w:rsidR="0019541A">
        <w:rPr>
          <w:noProof/>
        </w:rPr>
        <mc:AlternateContent>
          <mc:Choice Requires="wpg">
            <w:drawing>
              <wp:inline distT="0" distB="0" distL="0" distR="0" wp14:anchorId="79EE0C97" wp14:editId="368657A9">
                <wp:extent cx="4217670" cy="2567940"/>
                <wp:effectExtent l="57150" t="38100" r="68580" b="99060"/>
                <wp:docPr id="10" name="Grupo 10"/>
                <wp:cNvGraphicFramePr/>
                <a:graphic xmlns:a="http://schemas.openxmlformats.org/drawingml/2006/main">
                  <a:graphicData uri="http://schemas.microsoft.com/office/word/2010/wordprocessingGroup">
                    <wpg:wgp>
                      <wpg:cNvGrpSpPr/>
                      <wpg:grpSpPr>
                        <a:xfrm>
                          <a:off x="0" y="0"/>
                          <a:ext cx="4217670" cy="2567940"/>
                          <a:chOff x="-118453" y="0"/>
                          <a:chExt cx="5920571" cy="3513933"/>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1310076" y="2408674"/>
                            <a:ext cx="2969858"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ángulo 8"/>
                        <wps:cNvSpPr/>
                        <wps:spPr>
                          <a:xfrm>
                            <a:off x="3943128" y="1241533"/>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32.1pt;height:202.2pt;mso-position-horizontal-relative:char;mso-position-vertical-relative:line" coordorigin="-1184" coordsize="59205,35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13100;top:24086;width:29699;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rect id="Rectángulo 8" o:spid="_x0000_s1032" style="position:absolute;left:39431;top:12415;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694962">
      <w:pPr>
        <w:pStyle w:val="Descripcin"/>
        <w:spacing w:line="360" w:lineRule="auto"/>
        <w:jc w:val="center"/>
        <w:rPr>
          <w:i w:val="0"/>
          <w:color w:val="auto"/>
          <w:sz w:val="24"/>
          <w:szCs w:val="24"/>
        </w:rPr>
      </w:pPr>
      <w:bookmarkStart w:id="2" w:name="_3znysh7" w:colFirst="0" w:colLast="0"/>
      <w:bookmarkEnd w:id="2"/>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8AD6E48" w14:textId="306CBF3C" w:rsidR="00694962" w:rsidRPr="00694962" w:rsidRDefault="00DF42C5" w:rsidP="00694962">
      <w:r w:rsidRPr="00694962">
        <w:t xml:space="preserve">A continuación, se realizará una breve descripción de cada uno de </w:t>
      </w:r>
      <w:r w:rsidR="00B3443F" w:rsidRPr="00694962">
        <w:t>los</w:t>
      </w:r>
      <w:r w:rsidRPr="00694962">
        <w:t xml:space="preserve"> procesos y las actividades que conlleva</w:t>
      </w:r>
      <w:r w:rsidR="003F6610" w:rsidRPr="00694962">
        <w:t>n</w:t>
      </w:r>
      <w:r w:rsidRPr="00694962">
        <w:t>.</w:t>
      </w:r>
    </w:p>
    <w:p w14:paraId="3806930F" w14:textId="1D6917AE" w:rsidR="00A84D25" w:rsidRPr="00694962" w:rsidRDefault="0052213A" w:rsidP="00694962">
      <w:pPr>
        <w:pStyle w:val="Prrafodelista"/>
        <w:numPr>
          <w:ilvl w:val="0"/>
          <w:numId w:val="22"/>
        </w:numPr>
        <w:rPr>
          <w:b/>
          <w:bCs/>
        </w:rPr>
      </w:pPr>
      <w:r w:rsidRPr="00694962">
        <w:rPr>
          <w:b/>
          <w:bCs/>
        </w:rPr>
        <w:t>Proceso de gestión del proyecto (PM):</w:t>
      </w:r>
    </w:p>
    <w:p w14:paraId="359D6412" w14:textId="46784250" w:rsidR="00D808B6" w:rsidRPr="00694962" w:rsidRDefault="00D808B6" w:rsidP="00694962">
      <w:r w:rsidRPr="00694962">
        <w:lastRenderedPageBreak/>
        <w:t xml:space="preserve">El proceso de gestión tiene como propósito </w:t>
      </w:r>
      <w:r w:rsidR="00CC7E77">
        <w:t>administrar</w:t>
      </w:r>
      <w:r w:rsidRPr="00694962">
        <w:t xml:space="preserve"> de manera </w:t>
      </w:r>
      <w:r w:rsidR="00CC7E77">
        <w:t xml:space="preserve">jerárquica </w:t>
      </w:r>
      <w:r w:rsidRPr="00694962">
        <w:t>las tareas del proyecto</w:t>
      </w:r>
      <w:r w:rsidR="00CB511E">
        <w:t xml:space="preserve"> de</w:t>
      </w:r>
      <w:r w:rsidRPr="00694962">
        <w:t xml:space="preserve"> implementación de software permit</w:t>
      </w:r>
      <w:r w:rsidR="00742E45">
        <w:t>iendo</w:t>
      </w:r>
      <w:r w:rsidRPr="00694962">
        <w:t xml:space="preserve"> cumplir</w:t>
      </w:r>
      <w:r w:rsidR="00742E45">
        <w:t xml:space="preserve"> con</w:t>
      </w:r>
      <w:r w:rsidRPr="00694962">
        <w:t xml:space="preserve"> los objetivos </w:t>
      </w:r>
      <w:r w:rsidR="00742E45">
        <w:t xml:space="preserve">básicos de </w:t>
      </w:r>
      <w:r w:rsidRPr="00694962">
        <w:t>calidad, tiempo y costos esperados.</w:t>
      </w:r>
    </w:p>
    <w:p w14:paraId="426AB34A" w14:textId="4953FEAE" w:rsidR="00694962" w:rsidRPr="00694962" w:rsidRDefault="00D808B6" w:rsidP="00694962">
      <w:r w:rsidRPr="00694962">
        <w:t xml:space="preserve">Este proceso de gestión cuenta con algunas actividades que son: Planificación del proyecto, Ejecución del proyecto, Evaluación y Control del proyecto y por </w:t>
      </w:r>
      <w:r w:rsidR="000929CA" w:rsidRPr="00694962">
        <w:t>último</w:t>
      </w:r>
      <w:r w:rsidRPr="00694962">
        <w:t xml:space="preserve"> Cierre del proyecto.</w:t>
      </w:r>
    </w:p>
    <w:p w14:paraId="1A6CE031" w14:textId="79C4CC55" w:rsidR="00A84D25" w:rsidRPr="00694962" w:rsidRDefault="0052213A" w:rsidP="00694962">
      <w:pPr>
        <w:pStyle w:val="Prrafodelista"/>
        <w:numPr>
          <w:ilvl w:val="0"/>
          <w:numId w:val="22"/>
        </w:numPr>
        <w:pBdr>
          <w:top w:val="nil"/>
          <w:left w:val="nil"/>
          <w:bottom w:val="nil"/>
          <w:right w:val="nil"/>
          <w:between w:val="nil"/>
        </w:pBdr>
        <w:rPr>
          <w:b/>
          <w:color w:val="000000"/>
        </w:rPr>
      </w:pPr>
      <w:r w:rsidRPr="00694962">
        <w:rPr>
          <w:b/>
          <w:color w:val="000000"/>
        </w:rPr>
        <w:t>Proceso de implementación de software (SI):</w:t>
      </w:r>
    </w:p>
    <w:p w14:paraId="5C243328" w14:textId="500F836E" w:rsidR="00D808B6" w:rsidRPr="007E2A55" w:rsidRDefault="00D808B6" w:rsidP="00694962">
      <w:bookmarkStart w:id="3" w:name="_2et92p0" w:colFirst="0" w:colLast="0"/>
      <w:bookmarkEnd w:id="3"/>
      <w:r w:rsidRPr="007E2A55">
        <w:t>En e</w:t>
      </w:r>
      <w:r w:rsidR="00742E45">
        <w:t>ste</w:t>
      </w:r>
      <w:r w:rsidRPr="007E2A55">
        <w:t xml:space="preserve"> proceso se realiza </w:t>
      </w:r>
      <w:r w:rsidR="00742E45">
        <w:t>de manera</w:t>
      </w:r>
      <w:r w:rsidRPr="007E2A55">
        <w:t xml:space="preserve"> sistemática</w:t>
      </w:r>
      <w:r w:rsidR="00742E45">
        <w:t xml:space="preserve"> </w:t>
      </w:r>
      <w:r w:rsidRPr="007E2A55">
        <w:t xml:space="preserve">las actividades de análisis, integración, construcción e integración y pruebas de software modificados nuevos según con los requisitos </w:t>
      </w:r>
      <w:r w:rsidRPr="00694962">
        <w:rPr>
          <w:color w:val="000000"/>
        </w:rPr>
        <w:fldChar w:fldCharType="begin"/>
      </w:r>
      <w:r w:rsidRPr="0069496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Pr="00694962">
        <w:rPr>
          <w:color w:val="000000"/>
        </w:rPr>
        <w:fldChar w:fldCharType="separate"/>
      </w:r>
      <w:r w:rsidRPr="007E2A55">
        <w:t>(ISO/IEC, 2011, p. 16)</w:t>
      </w:r>
      <w:r w:rsidRPr="00694962">
        <w:rPr>
          <w:color w:val="000000"/>
        </w:rPr>
        <w:fldChar w:fldCharType="end"/>
      </w:r>
      <w:r w:rsidRPr="00694962">
        <w:rPr>
          <w:color w:val="000000"/>
        </w:rPr>
        <w:t>.</w:t>
      </w:r>
    </w:p>
    <w:p w14:paraId="6FA7C634" w14:textId="7B2CB782" w:rsidR="00694962" w:rsidRDefault="00D808B6" w:rsidP="00694962">
      <w:r w:rsidRPr="007E2A55">
        <w:t>Para la implementación del software</w:t>
      </w:r>
      <w:r w:rsidR="00900B49">
        <w:t xml:space="preserve"> se</w:t>
      </w:r>
      <w:r w:rsidRPr="007E2A55">
        <w:t xml:space="preserve"> tiene</w:t>
      </w:r>
      <w:r w:rsidR="00900B49">
        <w:t>n</w:t>
      </w:r>
      <w:r w:rsidRPr="007E2A55">
        <w:t xml:space="preserve"> las siguientes actividades:</w:t>
      </w:r>
      <w:r w:rsidR="00694962">
        <w:t xml:space="preserve"> </w:t>
      </w:r>
    </w:p>
    <w:p w14:paraId="5F7AAA20" w14:textId="4785B619" w:rsidR="00D808B6" w:rsidRPr="00694962" w:rsidRDefault="00D808B6" w:rsidP="00694962">
      <w:r w:rsidRPr="00694962">
        <w:rPr>
          <w:color w:val="000000"/>
        </w:rPr>
        <w:t>Inicio de la implementación del software, Análisis de los requerimientos de software, Diseño arquitectónico y detallado de programas informáticos, Construcción de software, Integración de software y pruebas, Entrega de productos.</w:t>
      </w:r>
    </w:p>
    <w:p w14:paraId="5A7BE827" w14:textId="77777777" w:rsidR="00A84D25" w:rsidRDefault="0052213A" w:rsidP="00694962">
      <w:pPr>
        <w:pStyle w:val="Ttulo1"/>
      </w:pPr>
      <w:r>
        <w:t>Capítulo 2: Metodología</w:t>
      </w:r>
    </w:p>
    <w:p w14:paraId="5E860BFD" w14:textId="77777777" w:rsidR="00A84D25" w:rsidRDefault="0052213A" w:rsidP="00694962">
      <w:pPr>
        <w:ind w:left="720" w:hanging="720"/>
      </w:pPr>
      <w:r>
        <w:t>Para este diseño se siguieron estos pasos:</w:t>
      </w:r>
    </w:p>
    <w:p w14:paraId="3045D95D" w14:textId="77777777" w:rsidR="00C324E0" w:rsidRPr="00C324E0" w:rsidRDefault="0052213A" w:rsidP="005146FB">
      <w:pPr>
        <w:numPr>
          <w:ilvl w:val="0"/>
          <w:numId w:val="4"/>
        </w:numPr>
        <w:pBdr>
          <w:top w:val="nil"/>
          <w:left w:val="nil"/>
          <w:bottom w:val="nil"/>
          <w:right w:val="nil"/>
          <w:between w:val="nil"/>
        </w:pBdr>
        <w:ind w:left="360"/>
        <w:rPr>
          <w:color w:val="000000"/>
        </w:rPr>
      </w:pPr>
      <w:r w:rsidRPr="00C324E0">
        <w:rPr>
          <w:b/>
          <w:color w:val="000000"/>
        </w:rPr>
        <w:t xml:space="preserve">Identificación de las principales características de la ISO/IEC 29110 </w:t>
      </w:r>
    </w:p>
    <w:p w14:paraId="7EBCB892" w14:textId="18693CCD" w:rsidR="00D808B6" w:rsidRPr="00C324E0" w:rsidRDefault="00D808B6" w:rsidP="00C324E0">
      <w:pPr>
        <w:pBdr>
          <w:top w:val="nil"/>
          <w:left w:val="nil"/>
          <w:bottom w:val="nil"/>
          <w:right w:val="nil"/>
          <w:between w:val="nil"/>
        </w:pBdr>
        <w:rPr>
          <w:color w:val="000000"/>
        </w:rPr>
      </w:pPr>
      <w:r w:rsidRPr="007E2A55">
        <w:t>Existen dos procesos básicos para el desarrollo de un proyecto</w:t>
      </w:r>
      <w:r w:rsidR="002A5CB4">
        <w:t xml:space="preserve"> según el estándar</w:t>
      </w:r>
      <w:r w:rsidRPr="007E2A55">
        <w:t>:</w:t>
      </w:r>
      <w:r w:rsidRPr="00C324E0">
        <w:rPr>
          <w:color w:val="000000"/>
        </w:rPr>
        <w:t xml:space="preserve"> </w:t>
      </w:r>
    </w:p>
    <w:p w14:paraId="2901A4F0" w14:textId="538CE981" w:rsidR="00D808B6" w:rsidRPr="007E2A55" w:rsidRDefault="00D808B6" w:rsidP="00694962">
      <w:pPr>
        <w:pStyle w:val="Prrafodelista"/>
        <w:numPr>
          <w:ilvl w:val="0"/>
          <w:numId w:val="20"/>
        </w:numPr>
        <w:spacing w:after="160"/>
        <w:rPr>
          <w:color w:val="000000"/>
        </w:rPr>
      </w:pPr>
      <w:r w:rsidRPr="007E2A55">
        <w:rPr>
          <w:b/>
          <w:color w:val="000000"/>
        </w:rPr>
        <w:t>Gestión del proyecto</w:t>
      </w:r>
      <w:r w:rsidRPr="007E2A55">
        <w:rPr>
          <w:color w:val="000000"/>
        </w:rPr>
        <w:t>: donde se podrá tener una supervisión del proyecto</w:t>
      </w:r>
      <w:r w:rsidR="00C324E0">
        <w:rPr>
          <w:color w:val="000000"/>
        </w:rPr>
        <w:t>.</w:t>
      </w:r>
    </w:p>
    <w:p w14:paraId="3F21543E" w14:textId="20D45DD7" w:rsidR="00D808B6" w:rsidRPr="007E2A55" w:rsidRDefault="00D808B6" w:rsidP="00694962">
      <w:pPr>
        <w:pStyle w:val="Prrafodelista"/>
        <w:numPr>
          <w:ilvl w:val="0"/>
          <w:numId w:val="20"/>
        </w:numPr>
        <w:spacing w:after="160"/>
        <w:rPr>
          <w:color w:val="000000"/>
        </w:rPr>
      </w:pPr>
      <w:r w:rsidRPr="007E2A55">
        <w:rPr>
          <w:b/>
          <w:color w:val="000000"/>
        </w:rPr>
        <w:t>Implementación de software</w:t>
      </w:r>
      <w:r w:rsidRPr="007E2A55">
        <w:rPr>
          <w:color w:val="000000"/>
        </w:rPr>
        <w:t>: se seguirá</w:t>
      </w:r>
      <w:r w:rsidR="00694962">
        <w:rPr>
          <w:color w:val="000000"/>
        </w:rPr>
        <w:t>n</w:t>
      </w:r>
      <w:r w:rsidRPr="007E2A55">
        <w:rPr>
          <w:color w:val="000000"/>
        </w:rPr>
        <w:t xml:space="preserve"> los pasos establecidos en la metodología </w:t>
      </w:r>
      <w:r w:rsidR="00694962" w:rsidRPr="007E2A55">
        <w:rPr>
          <w:color w:val="000000"/>
        </w:rPr>
        <w:t>I</w:t>
      </w:r>
      <w:r w:rsidR="00694962">
        <w:rPr>
          <w:color w:val="000000"/>
        </w:rPr>
        <w:t>CONIX</w:t>
      </w:r>
      <w:r w:rsidRPr="007E2A55">
        <w:rPr>
          <w:color w:val="000000"/>
        </w:rPr>
        <w:t>.</w:t>
      </w:r>
    </w:p>
    <w:p w14:paraId="7CA9AC2E" w14:textId="3574AA63" w:rsidR="00D808B6" w:rsidRPr="007E2A55" w:rsidRDefault="00D808B6" w:rsidP="00C324E0">
      <w:pPr>
        <w:pBdr>
          <w:top w:val="nil"/>
          <w:left w:val="nil"/>
          <w:bottom w:val="nil"/>
          <w:right w:val="nil"/>
          <w:between w:val="nil"/>
        </w:pBdr>
        <w:rPr>
          <w:color w:val="000000"/>
        </w:rPr>
      </w:pPr>
      <w:r w:rsidRPr="007E2A55">
        <w:rPr>
          <w:color w:val="000000"/>
        </w:rPr>
        <w:t>Para poder identificar las características se realizó una lectura de la ISO/IEC 29110 y se listaron las</w:t>
      </w:r>
      <w:r w:rsidR="00C324E0">
        <w:rPr>
          <w:color w:val="000000"/>
        </w:rPr>
        <w:t xml:space="preserve"> principales</w:t>
      </w:r>
      <w:r w:rsidRPr="007E2A55">
        <w:rPr>
          <w:color w:val="000000"/>
        </w:rPr>
        <w:t xml:space="preserve"> características de</w:t>
      </w:r>
      <w:r w:rsidR="00C324E0">
        <w:rPr>
          <w:color w:val="000000"/>
        </w:rPr>
        <w:t>l proceso que se de</w:t>
      </w:r>
      <w:r w:rsidR="00B87F7E">
        <w:rPr>
          <w:color w:val="000000"/>
        </w:rPr>
        <w:t>finió</w:t>
      </w:r>
      <w:r w:rsidR="00C324E0">
        <w:rPr>
          <w:color w:val="000000"/>
        </w:rPr>
        <w:t xml:space="preserve"> para el desarrollo de este diseño</w:t>
      </w:r>
      <w:r w:rsidR="00AF6CF8">
        <w:rPr>
          <w:color w:val="000000"/>
        </w:rPr>
        <w:t>: Gestión de proyecto.</w:t>
      </w:r>
      <w:r w:rsidR="00F75CD6">
        <w:rPr>
          <w:color w:val="000000"/>
        </w:rPr>
        <w:tab/>
      </w:r>
    </w:p>
    <w:p w14:paraId="31A049C1" w14:textId="1E066B17" w:rsidR="00A84D25" w:rsidRDefault="0052213A" w:rsidP="00C324E0">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4ED085D8" w14:textId="5C255AE3" w:rsidR="00D808B6" w:rsidRPr="00F85156" w:rsidRDefault="00D808B6" w:rsidP="00694962">
      <w:pPr>
        <w:rPr>
          <w:color w:val="000000"/>
        </w:rPr>
      </w:pPr>
      <w:r w:rsidRPr="00F85156">
        <w:rPr>
          <w:color w:val="000000"/>
        </w:rPr>
        <w:t xml:space="preserve">En la caracterización se describieron los principales artefactos según la ISO/IEC 29110 para poder gestionar el proyecto. </w:t>
      </w:r>
    </w:p>
    <w:p w14:paraId="6BE7F786" w14:textId="2BDC2D00" w:rsidR="00A84D25" w:rsidRPr="00785281" w:rsidRDefault="0052213A" w:rsidP="00694962">
      <w:pPr>
        <w:pStyle w:val="Prrafodelista"/>
        <w:numPr>
          <w:ilvl w:val="0"/>
          <w:numId w:val="4"/>
        </w:numPr>
        <w:ind w:left="360"/>
        <w:rPr>
          <w:b/>
        </w:rPr>
      </w:pPr>
      <w:r w:rsidRPr="00785281">
        <w:rPr>
          <w:b/>
        </w:rPr>
        <w:lastRenderedPageBreak/>
        <w:t xml:space="preserve">Adecuar las características seleccionadas a los tiempos y contexto del proyecto </w:t>
      </w:r>
    </w:p>
    <w:p w14:paraId="3D0FBDE6" w14:textId="57E69702" w:rsidR="00A84D25" w:rsidRDefault="0052213A" w:rsidP="00694962">
      <w:pPr>
        <w:ind w:left="360"/>
      </w:pPr>
      <w:bookmarkStart w:id="4" w:name="_tyjcwt" w:colFirst="0" w:colLast="0"/>
      <w:bookmarkEnd w:id="4"/>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694962">
      <w:pPr>
        <w:pStyle w:val="Ttulo1"/>
      </w:pPr>
      <w:bookmarkStart w:id="5" w:name="_3dy6vkm" w:colFirst="0" w:colLast="0"/>
      <w:bookmarkEnd w:id="5"/>
      <w:r>
        <w:t>Capítulo 3: Resultados y conclusiones</w:t>
      </w:r>
    </w:p>
    <w:p w14:paraId="1556396F" w14:textId="10A31655" w:rsidR="00A84D25" w:rsidRDefault="007259A3" w:rsidP="00694962">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0F493D52" w14:textId="03445232" w:rsidR="00C324E0" w:rsidRPr="00C324E0" w:rsidRDefault="0052213A" w:rsidP="00C324E0">
      <w:pPr>
        <w:numPr>
          <w:ilvl w:val="0"/>
          <w:numId w:val="5"/>
        </w:numPr>
        <w:pBdr>
          <w:top w:val="nil"/>
          <w:left w:val="nil"/>
          <w:bottom w:val="nil"/>
          <w:right w:val="nil"/>
          <w:between w:val="nil"/>
        </w:pBdr>
        <w:ind w:left="360"/>
        <w:rPr>
          <w:b/>
          <w:color w:val="000000"/>
        </w:rPr>
      </w:pPr>
      <w:r>
        <w:rPr>
          <w:b/>
          <w:color w:val="000000"/>
        </w:rPr>
        <w:t xml:space="preserve">Identificación de las principales características de la ISO/IEC 29110 </w:t>
      </w:r>
    </w:p>
    <w:p w14:paraId="40A35BDA" w14:textId="77777777" w:rsidR="00A84D25" w:rsidRDefault="0052213A" w:rsidP="00694962">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3BEAAC72" w14:textId="62A63899" w:rsidR="00F85156" w:rsidRPr="00F85156"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2B827FB1" w14:textId="17D388C5"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 xml:space="preserve">Se realiza toda la planeación que se va a llevar a cabo el proyecto, y se produce los siguientes artefactos: un plan de proyecto, repositorio para el proyecto, copia de seguridad del repositorio, y por </w:t>
      </w:r>
      <w:r w:rsidR="00694962" w:rsidRPr="00F85156">
        <w:rPr>
          <w:color w:val="000000"/>
        </w:rPr>
        <w:t>último</w:t>
      </w:r>
      <w:r w:rsidRPr="00F85156">
        <w:rPr>
          <w:color w:val="000000"/>
        </w:rPr>
        <w:t xml:space="preserve"> resultado de la verificación.</w:t>
      </w:r>
    </w:p>
    <w:p w14:paraId="6908432F"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2: Ejecución</w:t>
      </w:r>
    </w:p>
    <w:p w14:paraId="0208296E" w14:textId="4A73A700"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jecuta todo lo que se estipul</w:t>
      </w:r>
      <w:r w:rsidR="00900B49">
        <w:rPr>
          <w:color w:val="000000"/>
        </w:rPr>
        <w:t>ó</w:t>
      </w:r>
      <w:r w:rsidRPr="00F85156">
        <w:rPr>
          <w:color w:val="000000"/>
        </w:rPr>
        <w:t xml:space="preserve"> en el plan de proyecto y además de esto también se involucra los siguientes artefactos: acta de reunión, registro de estado de progreso y solicitud de cambio.</w:t>
      </w:r>
    </w:p>
    <w:p w14:paraId="25BA0448"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3: Evaluación y control</w:t>
      </w:r>
    </w:p>
    <w:p w14:paraId="45F33234"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valúa de cómo se está realizando el proyecto y se tiene un control constante. Para dicho control se realiza un artefacto de documento de corrección.</w:t>
      </w:r>
    </w:p>
    <w:p w14:paraId="62EF81FE"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4: Cierre</w:t>
      </w:r>
    </w:p>
    <w:p w14:paraId="623BF078"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concluye el proyecto con todos los artefactos ya evaluados y aceptados, se tomó como referencia el documento de aceptación.</w:t>
      </w:r>
    </w:p>
    <w:p w14:paraId="28B568E9" w14:textId="3DE25D35" w:rsidR="00A84D25" w:rsidRDefault="0052213A" w:rsidP="00694962">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694962">
      <w:pPr>
        <w:pBdr>
          <w:top w:val="nil"/>
          <w:left w:val="nil"/>
          <w:bottom w:val="nil"/>
          <w:right w:val="nil"/>
          <w:between w:val="nil"/>
        </w:pBdr>
        <w:ind w:left="360"/>
        <w:rPr>
          <w:bCs/>
          <w:color w:val="000000"/>
        </w:rPr>
      </w:pPr>
      <w:r>
        <w:rPr>
          <w:bCs/>
          <w:color w:val="000000"/>
        </w:rPr>
        <w:lastRenderedPageBreak/>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1: Planeación</w:t>
      </w:r>
    </w:p>
    <w:p w14:paraId="11BC50DB" w14:textId="48BDF6D9" w:rsidR="00F85156" w:rsidRPr="00F85156" w:rsidRDefault="00996A64" w:rsidP="00694962">
      <w:pPr>
        <w:numPr>
          <w:ilvl w:val="0"/>
          <w:numId w:val="7"/>
        </w:numPr>
        <w:pBdr>
          <w:top w:val="nil"/>
          <w:left w:val="nil"/>
          <w:bottom w:val="nil"/>
          <w:right w:val="nil"/>
          <w:between w:val="nil"/>
        </w:pBdr>
        <w:ind w:left="1800"/>
        <w:rPr>
          <w:b/>
          <w:bCs/>
          <w:color w:val="000000"/>
        </w:rPr>
      </w:pPr>
      <w:r w:rsidRPr="00F85156">
        <w:rPr>
          <w:b/>
          <w:bCs/>
          <w:color w:val="000000"/>
        </w:rPr>
        <w:t>Plan del proyecto</w:t>
      </w:r>
      <w:r w:rsidR="00DA5F7A" w:rsidRPr="00F85156">
        <w:rPr>
          <w:b/>
          <w:bCs/>
          <w:color w:val="000000"/>
        </w:rPr>
        <w:t>:</w:t>
      </w:r>
      <w:r w:rsidR="00DA5F7A" w:rsidRPr="00F85156">
        <w:rPr>
          <w:color w:val="000000"/>
        </w:rPr>
        <w:t xml:space="preserve"> </w:t>
      </w:r>
      <w:r w:rsidR="00F85156" w:rsidRPr="00F85156">
        <w:rPr>
          <w:bCs/>
          <w:color w:val="000000"/>
        </w:rPr>
        <w:t>se planea todas las actividades del proyecto que se van a realizar con sus fechas esto asegura la finalización exitosa del proyecto.</w:t>
      </w:r>
    </w:p>
    <w:p w14:paraId="5F2FCC99" w14:textId="517F2E1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F85156" w:rsidRPr="00F85156">
        <w:rPr>
          <w:bCs/>
          <w:color w:val="000000"/>
        </w:rPr>
        <w:t>se almacena todos los productos y sus respectivas entregas del proyecto.</w:t>
      </w:r>
    </w:p>
    <w:p w14:paraId="7B88B212" w14:textId="68A84DB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F85156" w:rsidRPr="00F85156">
        <w:rPr>
          <w:bCs/>
          <w:color w:val="000000"/>
        </w:rPr>
        <w:t>se realiza un respaldo del repositorio como medida de contingencia para poder realizar la recuperación de la información.</w:t>
      </w:r>
    </w:p>
    <w:p w14:paraId="481E5971" w14:textId="0EA0CDC9" w:rsidR="00996A64" w:rsidRPr="00DA5F7A"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2: Ejecución</w:t>
      </w:r>
    </w:p>
    <w:p w14:paraId="46F66B51" w14:textId="1AD69E1A"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85156">
        <w:rPr>
          <w:b/>
          <w:bCs/>
          <w:color w:val="000000"/>
        </w:rPr>
        <w:t xml:space="preserve"> </w:t>
      </w:r>
      <w:r w:rsidR="00F85156" w:rsidRPr="00F85156">
        <w:rPr>
          <w:color w:val="000000"/>
        </w:rPr>
        <w:t>Se realiza un registro con todo equipo que cuenta el proyecto y también con el cliente.</w:t>
      </w:r>
    </w:p>
    <w:p w14:paraId="08148201" w14:textId="77777777" w:rsidR="00992F1E" w:rsidRDefault="00996A64" w:rsidP="00992F1E">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85156" w:rsidRPr="00F85156">
        <w:rPr>
          <w:bCs/>
          <w:color w:val="000000"/>
        </w:rPr>
        <w:t>se registra de cómo está el avance en el proyecto con respecto al plan del proyecto</w:t>
      </w:r>
      <w:r w:rsidR="00F85156">
        <w:rPr>
          <w:bCs/>
          <w:color w:val="000000"/>
        </w:rPr>
        <w:t>.</w:t>
      </w:r>
    </w:p>
    <w:p w14:paraId="1BF3521E" w14:textId="56048FFB" w:rsidR="00F85156" w:rsidRPr="00992F1E" w:rsidRDefault="00996A64" w:rsidP="00992F1E">
      <w:pPr>
        <w:numPr>
          <w:ilvl w:val="0"/>
          <w:numId w:val="7"/>
        </w:numPr>
        <w:pBdr>
          <w:top w:val="nil"/>
          <w:left w:val="nil"/>
          <w:bottom w:val="nil"/>
          <w:right w:val="nil"/>
          <w:between w:val="nil"/>
        </w:pBdr>
        <w:ind w:left="1800"/>
        <w:rPr>
          <w:b/>
          <w:bCs/>
          <w:color w:val="000000"/>
        </w:rPr>
      </w:pPr>
      <w:bookmarkStart w:id="6" w:name="_GoBack"/>
      <w:bookmarkEnd w:id="6"/>
      <w:r w:rsidRPr="00992F1E">
        <w:rPr>
          <w:b/>
          <w:bCs/>
          <w:color w:val="000000"/>
        </w:rPr>
        <w:t>Solicitud de cambio</w:t>
      </w:r>
      <w:r w:rsidR="00DA5F7A" w:rsidRPr="00992F1E">
        <w:rPr>
          <w:b/>
          <w:bCs/>
          <w:color w:val="000000"/>
        </w:rPr>
        <w:t>:</w:t>
      </w:r>
      <w:r w:rsidR="00F223BA" w:rsidRPr="00992F1E">
        <w:rPr>
          <w:b/>
          <w:bCs/>
          <w:color w:val="000000"/>
        </w:rPr>
        <w:t xml:space="preserve"> </w:t>
      </w:r>
      <w:r w:rsidR="00F85156" w:rsidRPr="00992F1E">
        <w:rPr>
          <w:bCs/>
          <w:color w:val="000000"/>
        </w:rPr>
        <w:t>se realiza cuando se identifica con un problema de software o parte de la documentación</w:t>
      </w:r>
    </w:p>
    <w:p w14:paraId="1056036C" w14:textId="654ED2A1" w:rsidR="00996A64" w:rsidRPr="00F85156" w:rsidRDefault="00996A64" w:rsidP="00694962">
      <w:pPr>
        <w:numPr>
          <w:ilvl w:val="0"/>
          <w:numId w:val="6"/>
        </w:numPr>
        <w:pBdr>
          <w:top w:val="nil"/>
          <w:left w:val="nil"/>
          <w:bottom w:val="nil"/>
          <w:right w:val="nil"/>
          <w:between w:val="nil"/>
        </w:pBdr>
        <w:ind w:left="1080"/>
        <w:rPr>
          <w:b/>
          <w:color w:val="000000"/>
        </w:rPr>
      </w:pPr>
      <w:r w:rsidRPr="00F85156">
        <w:rPr>
          <w:b/>
          <w:color w:val="000000"/>
        </w:rPr>
        <w:t>Fase 3: Evaluación y control</w:t>
      </w:r>
    </w:p>
    <w:p w14:paraId="338F8660" w14:textId="0896B540"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85156" w:rsidRPr="00F85156">
        <w:rPr>
          <w:bCs/>
          <w:color w:val="000000"/>
        </w:rPr>
        <w:t>se identifica</w:t>
      </w:r>
      <w:r w:rsidR="00900B49">
        <w:rPr>
          <w:bCs/>
          <w:color w:val="000000"/>
        </w:rPr>
        <w:t xml:space="preserve">n </w:t>
      </w:r>
      <w:r w:rsidR="00F85156" w:rsidRPr="00F85156">
        <w:rPr>
          <w:bCs/>
          <w:color w:val="000000"/>
        </w:rPr>
        <w:t xml:space="preserve">las actividades establecidas para realizar una corrección </w:t>
      </w:r>
    </w:p>
    <w:p w14:paraId="50C617B5" w14:textId="77777777" w:rsidR="00996A64" w:rsidRPr="00F223BA" w:rsidRDefault="00996A64" w:rsidP="00694962">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2D9F10D1" w14:textId="390D6DB3"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85156" w:rsidRPr="00F85156">
        <w:rPr>
          <w:color w:val="000000"/>
        </w:rPr>
        <w:t>documenta la aceptación del cliente de los entregables del proyecto.</w:t>
      </w:r>
    </w:p>
    <w:p w14:paraId="2B888041" w14:textId="5828BB1C" w:rsidR="00622D3B" w:rsidRPr="009C1E3C" w:rsidRDefault="0052213A" w:rsidP="00694962">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694962">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w:t>
      </w:r>
      <w:r w:rsidR="00E7206B">
        <w:rPr>
          <w:color w:val="000000"/>
        </w:rPr>
        <w:lastRenderedPageBreak/>
        <w:t xml:space="preserve">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e optó no incluir 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694962">
      <w:pPr>
        <w:pBdr>
          <w:top w:val="nil"/>
          <w:left w:val="nil"/>
          <w:bottom w:val="nil"/>
          <w:right w:val="nil"/>
          <w:between w:val="nil"/>
        </w:pBdr>
        <w:ind w:left="720"/>
        <w:rPr>
          <w:color w:val="000000"/>
        </w:rPr>
      </w:pPr>
    </w:p>
    <w:p w14:paraId="7CFE1729" w14:textId="46F90EBA" w:rsidR="00A84D25" w:rsidRDefault="0052213A" w:rsidP="00694962">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104B7D23" w14:textId="2B1CC18A" w:rsidR="00A84D25" w:rsidRDefault="0052213A" w:rsidP="00694962">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F85156" w:rsidRPr="007E2A55">
        <w:rPr>
          <w:color w:val="000000"/>
        </w:rPr>
        <w:t>consta de los siguientes campos: descripción del producto, requisito general, descripción del alcance, entregables, duración estimada de las tareas del proyecto, calendario de las tareas del proyecto, entre otros</w:t>
      </w:r>
      <w:r w:rsidR="00F85156">
        <w:rPr>
          <w:color w:val="000000"/>
        </w:rPr>
        <w:t>.</w:t>
      </w:r>
    </w:p>
    <w:p w14:paraId="47A730E8" w14:textId="324D91D5" w:rsidR="00F85156" w:rsidRPr="00F85156" w:rsidRDefault="0052213A" w:rsidP="00694962">
      <w:pPr>
        <w:pBdr>
          <w:top w:val="nil"/>
          <w:left w:val="nil"/>
          <w:bottom w:val="nil"/>
          <w:right w:val="nil"/>
          <w:between w:val="nil"/>
        </w:pBdr>
        <w:ind w:left="1080"/>
        <w:rPr>
          <w:bCs/>
          <w:color w:val="000000"/>
        </w:rPr>
      </w:pPr>
      <w:bookmarkStart w:id="7" w:name="_1t3h5sf" w:colFirst="0" w:colLast="0"/>
      <w:bookmarkEnd w:id="7"/>
      <w:r>
        <w:rPr>
          <w:b/>
          <w:color w:val="000000"/>
        </w:rPr>
        <w:t>Repositorio del proyecto</w:t>
      </w:r>
      <w:r w:rsidR="00CD3664">
        <w:rPr>
          <w:b/>
          <w:color w:val="000000"/>
        </w:rPr>
        <w:t xml:space="preserve">. </w:t>
      </w:r>
      <w:r w:rsidR="00F85156" w:rsidRPr="007E2A55">
        <w:rPr>
          <w:rFonts w:eastAsia="Times New Roman"/>
        </w:rPr>
        <w:t xml:space="preserve">para la creación del repositorio del proyecto se hizo uso de la plataforma de desarrollo colaborativo GitHub y se utilizó para el control de versiones del proyecto la aplicación de escritorio de GitHub: GitHub Desktop. </w:t>
      </w:r>
      <w:r w:rsidR="00F85156" w:rsidRPr="007E2A55">
        <w:rPr>
          <w:color w:val="000000"/>
        </w:rPr>
        <w:t>Para la entrega ordenada de las tareas por parte de los equipos de trabajo se les asignó una rama (branch) específica donde las subían para su respectiva revisión</w:t>
      </w:r>
      <w:r w:rsidR="00F85156">
        <w:rPr>
          <w:color w:val="000000"/>
        </w:rPr>
        <w:t>.</w:t>
      </w:r>
    </w:p>
    <w:p w14:paraId="4B496783" w14:textId="55A78096" w:rsidR="00F85156" w:rsidRPr="007E2A55" w:rsidRDefault="00DD5B72" w:rsidP="00694962">
      <w:pPr>
        <w:pBdr>
          <w:top w:val="nil"/>
          <w:left w:val="nil"/>
          <w:bottom w:val="nil"/>
          <w:right w:val="nil"/>
          <w:between w:val="nil"/>
        </w:pBdr>
        <w:ind w:left="1080"/>
        <w:rPr>
          <w:color w:val="000000"/>
        </w:rPr>
      </w:pPr>
      <w:r>
        <w:rPr>
          <w:b/>
          <w:bCs/>
          <w:color w:val="000000"/>
        </w:rPr>
        <w:t>Resultados de la verificación</w:t>
      </w:r>
      <w:r w:rsidR="0011536A">
        <w:rPr>
          <w:b/>
          <w:bCs/>
          <w:color w:val="000000"/>
        </w:rPr>
        <w:t>.</w:t>
      </w:r>
      <w:r w:rsidR="00F85156">
        <w:rPr>
          <w:color w:val="000000"/>
        </w:rPr>
        <w:t xml:space="preserve"> </w:t>
      </w:r>
      <w:r w:rsidR="00F85156" w:rsidRPr="007E2A55">
        <w:rPr>
          <w:color w:val="000000"/>
        </w:rPr>
        <w:t>consta de los siguientes ítems: fecha, lugar, duración, lista de verificación entre otros</w:t>
      </w:r>
      <w:r w:rsidR="00F85156">
        <w:rPr>
          <w:color w:val="000000"/>
        </w:rPr>
        <w:t>.</w:t>
      </w:r>
      <w:r w:rsidR="00F85156" w:rsidRPr="007E2A55">
        <w:rPr>
          <w:color w:val="000000"/>
        </w:rPr>
        <w:t xml:space="preserve"> </w:t>
      </w:r>
    </w:p>
    <w:p w14:paraId="266AE6B5" w14:textId="77777777" w:rsidR="00F85156" w:rsidRPr="0011536A" w:rsidRDefault="00F85156" w:rsidP="00694962">
      <w:pPr>
        <w:pBdr>
          <w:top w:val="nil"/>
          <w:left w:val="nil"/>
          <w:bottom w:val="nil"/>
          <w:right w:val="nil"/>
          <w:between w:val="nil"/>
        </w:pBdr>
        <w:ind w:left="1080"/>
        <w:rPr>
          <w:color w:val="000000"/>
        </w:rPr>
      </w:pPr>
    </w:p>
    <w:p w14:paraId="5AA0ED52" w14:textId="77777777" w:rsidR="00923F74" w:rsidRPr="00923F74" w:rsidRDefault="00D8235B" w:rsidP="00694962">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079D53EF" w:rsidR="0068700F" w:rsidRDefault="00D8235B" w:rsidP="00694962">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F85156" w:rsidRPr="007E2A55">
        <w:t xml:space="preserve">tiene los siguientes campos: propósito de la reunión, asistentes, fecha, lugar de </w:t>
      </w:r>
      <w:r w:rsidR="007A5173">
        <w:t>reunión</w:t>
      </w:r>
      <w:r w:rsidR="00F85156" w:rsidRPr="007E2A55">
        <w:t>, lo logrado, acuerdos, próxima reunión (si la hubiera).</w:t>
      </w:r>
    </w:p>
    <w:p w14:paraId="16F29BAA" w14:textId="77777777" w:rsidR="00F62EE4" w:rsidRDefault="00F62EE4" w:rsidP="00694962">
      <w:pPr>
        <w:pStyle w:val="Prrafodelista"/>
        <w:pBdr>
          <w:top w:val="nil"/>
          <w:left w:val="nil"/>
          <w:bottom w:val="nil"/>
          <w:right w:val="nil"/>
          <w:between w:val="nil"/>
        </w:pBdr>
        <w:ind w:left="1080"/>
      </w:pPr>
    </w:p>
    <w:p w14:paraId="7B1F33B7" w14:textId="7EFBA0A6" w:rsidR="001C73E1" w:rsidRPr="00852AC5" w:rsidRDefault="00F13CD0" w:rsidP="00694962">
      <w:pPr>
        <w:pStyle w:val="Prrafodelista"/>
        <w:pBdr>
          <w:top w:val="nil"/>
          <w:left w:val="nil"/>
          <w:bottom w:val="nil"/>
          <w:right w:val="nil"/>
          <w:between w:val="nil"/>
        </w:pBdr>
        <w:ind w:left="1080"/>
        <w:rPr>
          <w:color w:val="000000"/>
        </w:rPr>
      </w:pPr>
      <w:r>
        <w:rPr>
          <w:b/>
          <w:bCs/>
          <w:color w:val="000000"/>
        </w:rPr>
        <w:t xml:space="preserve">Registro de estado de progreso. </w:t>
      </w:r>
      <w:r w:rsidR="007A5173">
        <w:rPr>
          <w:bCs/>
          <w:color w:val="000000"/>
        </w:rPr>
        <w:t>se</w:t>
      </w:r>
      <w:r w:rsidR="00F85156" w:rsidRPr="007E2A55">
        <w:rPr>
          <w:bCs/>
          <w:color w:val="000000"/>
        </w:rPr>
        <w:t xml:space="preserve"> </w:t>
      </w:r>
      <w:r w:rsidR="007A5173">
        <w:rPr>
          <w:bCs/>
          <w:color w:val="000000"/>
        </w:rPr>
        <w:t>registra los avances con los siguiente datos</w:t>
      </w:r>
      <w:r w:rsidR="00F85156" w:rsidRPr="007E2A55">
        <w:rPr>
          <w:bCs/>
          <w:color w:val="000000"/>
        </w:rPr>
        <w:t>:</w:t>
      </w:r>
      <w:r w:rsidR="00F85156" w:rsidRPr="007E2A55">
        <w:rPr>
          <w:color w:val="000000"/>
        </w:rPr>
        <w:t xml:space="preserve"> fase, actividad, fecha final esperada, fecha de revisión, estado de las tareas actuales (pendiente y completada), fecha de entrega </w:t>
      </w:r>
      <w:r w:rsidR="00F85156" w:rsidRPr="007E2A55">
        <w:rPr>
          <w:color w:val="000000"/>
        </w:rPr>
        <w:lastRenderedPageBreak/>
        <w:t>real, cantidad de días esperados, cantidad de días reales y observaciones.</w:t>
      </w:r>
    </w:p>
    <w:p w14:paraId="0991890B" w14:textId="7C86BB64" w:rsidR="001C73E1" w:rsidRPr="001C73E1" w:rsidRDefault="00F831C9" w:rsidP="00694962">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852AC5" w:rsidRPr="007E2A55">
        <w:t>Es un formato de ajuste según de un requisito que se necesita.</w:t>
      </w:r>
    </w:p>
    <w:p w14:paraId="0901E032" w14:textId="55A3D790" w:rsidR="00BA2EF9" w:rsidRPr="00BA2EF9" w:rsidRDefault="00F831C9" w:rsidP="00694962">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2769406F" w:rsidR="00BA2EF9" w:rsidRDefault="00F831C9" w:rsidP="00694962">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r w:rsidR="00447BF7">
        <w:rPr>
          <w:bCs/>
        </w:rPr>
        <w:t>.</w:t>
      </w:r>
    </w:p>
    <w:p w14:paraId="5ECCB48F" w14:textId="77777777" w:rsidR="00B3443F" w:rsidRPr="00345671" w:rsidRDefault="00B3443F" w:rsidP="00694962">
      <w:pPr>
        <w:pStyle w:val="Prrafodelista"/>
        <w:numPr>
          <w:ilvl w:val="1"/>
          <w:numId w:val="19"/>
        </w:numPr>
        <w:ind w:left="1080"/>
      </w:pPr>
      <w:r w:rsidRPr="00BA2EF9">
        <w:rPr>
          <w:b/>
          <w:bCs/>
        </w:rPr>
        <w:t>Fase 4: Cierre</w:t>
      </w:r>
    </w:p>
    <w:p w14:paraId="6E37BDEB" w14:textId="21F1478D" w:rsidR="00B3443F" w:rsidRDefault="00B3443F" w:rsidP="00694962">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694962">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694962">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694962">
      <w:pPr>
        <w:pStyle w:val="Ttulo1"/>
      </w:pPr>
      <w:bookmarkStart w:id="8" w:name="_4d34og8" w:colFirst="0" w:colLast="0"/>
      <w:bookmarkEnd w:id="8"/>
      <w:r>
        <w:t>Capítulo 4: Recomendaciones y trabajos futuros de investigación</w:t>
      </w:r>
    </w:p>
    <w:p w14:paraId="77CABFD3" w14:textId="77777777" w:rsidR="00F65150" w:rsidRDefault="00CD3664" w:rsidP="00694962">
      <w:r>
        <w:t xml:space="preserve">Este proyecto se encuentra en etapa de ejecución, documentando cada </w:t>
      </w:r>
      <w:r w:rsidR="008B3024">
        <w:t>proceso</w:t>
      </w:r>
      <w:r w:rsidR="0052213A">
        <w:t>,</w:t>
      </w:r>
      <w:r w:rsidR="008B3024">
        <w:t xml:space="preserve"> se espera ir refinando el marco de trabajo a medida que se prueban los artefactos.  Posteriormente sería interesante en otro proyecto comparar los tiempos y documentos de otro modelo de gestión.</w:t>
      </w:r>
    </w:p>
    <w:p w14:paraId="1BE0022F" w14:textId="4227468F" w:rsidR="00D007B2" w:rsidRDefault="0052213A" w:rsidP="00694962">
      <w:pPr>
        <w:pStyle w:val="Ttulo1"/>
      </w:pPr>
      <w:r>
        <w:lastRenderedPageBreak/>
        <w:t>Capítulo 5: Referencias bibliográficas</w:t>
      </w:r>
    </w:p>
    <w:p w14:paraId="73DA990A" w14:textId="77777777" w:rsidR="00D03989" w:rsidRPr="00D03989" w:rsidRDefault="00D007B2" w:rsidP="00694962">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694962">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694962">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694962">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694962"/>
    <w:p w14:paraId="1702A12D" w14:textId="6CCC5CAF" w:rsidR="001C73E1" w:rsidRDefault="005951A2" w:rsidP="00694962">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694962">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p>
    <w:p w14:paraId="58E45AC3" w14:textId="3179FD92" w:rsidR="001C73E1" w:rsidRPr="008A5989" w:rsidRDefault="001C73E1" w:rsidP="00694962"/>
    <w:p w14:paraId="4261BBA8" w14:textId="4E8EAEE2" w:rsidR="001C73E1" w:rsidRPr="001C73E1" w:rsidRDefault="00B4638A" w:rsidP="00694962">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EB51D" w14:textId="77777777" w:rsidR="00054303" w:rsidRDefault="00054303">
      <w:pPr>
        <w:spacing w:line="240" w:lineRule="auto"/>
      </w:pPr>
      <w:r>
        <w:separator/>
      </w:r>
    </w:p>
  </w:endnote>
  <w:endnote w:type="continuationSeparator" w:id="0">
    <w:p w14:paraId="718764BA" w14:textId="77777777" w:rsidR="00054303" w:rsidRDefault="000543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149CC193"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5858">
      <w:rPr>
        <w:noProof/>
        <w:color w:val="000000"/>
      </w:rPr>
      <w:t>8</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CE15E" w14:textId="77777777" w:rsidR="00054303" w:rsidRDefault="00054303">
      <w:pPr>
        <w:spacing w:line="240" w:lineRule="auto"/>
      </w:pPr>
      <w:r>
        <w:separator/>
      </w:r>
    </w:p>
  </w:footnote>
  <w:footnote w:type="continuationSeparator" w:id="0">
    <w:p w14:paraId="68D1ABA0" w14:textId="77777777" w:rsidR="00054303" w:rsidRDefault="00054303">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C7B66"/>
    <w:multiLevelType w:val="hybridMultilevel"/>
    <w:tmpl w:val="16F879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2"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01048CE"/>
    <w:multiLevelType w:val="hybridMultilevel"/>
    <w:tmpl w:val="4754AF7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8"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5EF2837"/>
    <w:multiLevelType w:val="hybridMultilevel"/>
    <w:tmpl w:val="FBDA7B4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3"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7"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8"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1"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4"/>
  </w:num>
  <w:num w:numId="3">
    <w:abstractNumId w:val="20"/>
  </w:num>
  <w:num w:numId="4">
    <w:abstractNumId w:val="8"/>
  </w:num>
  <w:num w:numId="5">
    <w:abstractNumId w:val="2"/>
  </w:num>
  <w:num w:numId="6">
    <w:abstractNumId w:val="11"/>
  </w:num>
  <w:num w:numId="7">
    <w:abstractNumId w:val="7"/>
  </w:num>
  <w:num w:numId="8">
    <w:abstractNumId w:val="21"/>
  </w:num>
  <w:num w:numId="9">
    <w:abstractNumId w:val="17"/>
  </w:num>
  <w:num w:numId="10">
    <w:abstractNumId w:val="4"/>
  </w:num>
  <w:num w:numId="11">
    <w:abstractNumId w:val="10"/>
  </w:num>
  <w:num w:numId="12">
    <w:abstractNumId w:val="18"/>
  </w:num>
  <w:num w:numId="13">
    <w:abstractNumId w:val="12"/>
  </w:num>
  <w:num w:numId="14">
    <w:abstractNumId w:val="13"/>
  </w:num>
  <w:num w:numId="15">
    <w:abstractNumId w:val="16"/>
  </w:num>
  <w:num w:numId="16">
    <w:abstractNumId w:val="1"/>
  </w:num>
  <w:num w:numId="17">
    <w:abstractNumId w:val="19"/>
  </w:num>
  <w:num w:numId="18">
    <w:abstractNumId w:val="15"/>
  </w:num>
  <w:num w:numId="19">
    <w:abstractNumId w:val="5"/>
  </w:num>
  <w:num w:numId="20">
    <w:abstractNumId w:val="0"/>
  </w:num>
  <w:num w:numId="21">
    <w:abstractNumId w:val="9"/>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15467"/>
    <w:rsid w:val="00046B98"/>
    <w:rsid w:val="00054303"/>
    <w:rsid w:val="000929CA"/>
    <w:rsid w:val="000B1B7C"/>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957CA"/>
    <w:rsid w:val="002A2E62"/>
    <w:rsid w:val="002A5CB4"/>
    <w:rsid w:val="003146A0"/>
    <w:rsid w:val="00314822"/>
    <w:rsid w:val="00342EF1"/>
    <w:rsid w:val="00345671"/>
    <w:rsid w:val="003A5E44"/>
    <w:rsid w:val="003F6610"/>
    <w:rsid w:val="004016F7"/>
    <w:rsid w:val="00447BF7"/>
    <w:rsid w:val="004B07F7"/>
    <w:rsid w:val="004C16F1"/>
    <w:rsid w:val="004E2AFF"/>
    <w:rsid w:val="005006C1"/>
    <w:rsid w:val="0052213A"/>
    <w:rsid w:val="00546F31"/>
    <w:rsid w:val="0058340C"/>
    <w:rsid w:val="005951A2"/>
    <w:rsid w:val="005A4EAB"/>
    <w:rsid w:val="005B4B8A"/>
    <w:rsid w:val="005B6C32"/>
    <w:rsid w:val="00617E5E"/>
    <w:rsid w:val="00622D3B"/>
    <w:rsid w:val="00660BC5"/>
    <w:rsid w:val="0068700F"/>
    <w:rsid w:val="00694962"/>
    <w:rsid w:val="006B6A38"/>
    <w:rsid w:val="006C47FD"/>
    <w:rsid w:val="0072480A"/>
    <w:rsid w:val="007259A3"/>
    <w:rsid w:val="00742E45"/>
    <w:rsid w:val="00785281"/>
    <w:rsid w:val="007A5173"/>
    <w:rsid w:val="007C1C1F"/>
    <w:rsid w:val="007C3F9B"/>
    <w:rsid w:val="007C59D3"/>
    <w:rsid w:val="007D20E0"/>
    <w:rsid w:val="007E5136"/>
    <w:rsid w:val="007F3D94"/>
    <w:rsid w:val="0084154F"/>
    <w:rsid w:val="00843A12"/>
    <w:rsid w:val="00852AC5"/>
    <w:rsid w:val="00854567"/>
    <w:rsid w:val="0086284E"/>
    <w:rsid w:val="008A5989"/>
    <w:rsid w:val="008B190B"/>
    <w:rsid w:val="008B3024"/>
    <w:rsid w:val="008D36CE"/>
    <w:rsid w:val="008F12E7"/>
    <w:rsid w:val="00900B49"/>
    <w:rsid w:val="00915878"/>
    <w:rsid w:val="00923553"/>
    <w:rsid w:val="00923F74"/>
    <w:rsid w:val="00932011"/>
    <w:rsid w:val="00952908"/>
    <w:rsid w:val="0096766F"/>
    <w:rsid w:val="00992F1E"/>
    <w:rsid w:val="00996A64"/>
    <w:rsid w:val="009B45C6"/>
    <w:rsid w:val="009C1E3C"/>
    <w:rsid w:val="00A27FA1"/>
    <w:rsid w:val="00A30827"/>
    <w:rsid w:val="00A34745"/>
    <w:rsid w:val="00A510F2"/>
    <w:rsid w:val="00A51540"/>
    <w:rsid w:val="00A84D25"/>
    <w:rsid w:val="00AB398C"/>
    <w:rsid w:val="00AC3DE1"/>
    <w:rsid w:val="00AF24D8"/>
    <w:rsid w:val="00AF2BC3"/>
    <w:rsid w:val="00AF6CF8"/>
    <w:rsid w:val="00B12433"/>
    <w:rsid w:val="00B3177F"/>
    <w:rsid w:val="00B3443F"/>
    <w:rsid w:val="00B4638A"/>
    <w:rsid w:val="00B4671A"/>
    <w:rsid w:val="00B57CDB"/>
    <w:rsid w:val="00B6241A"/>
    <w:rsid w:val="00B826B5"/>
    <w:rsid w:val="00B84BDA"/>
    <w:rsid w:val="00B87F7E"/>
    <w:rsid w:val="00BA2EF9"/>
    <w:rsid w:val="00BB5531"/>
    <w:rsid w:val="00BF498F"/>
    <w:rsid w:val="00BF5498"/>
    <w:rsid w:val="00C0109E"/>
    <w:rsid w:val="00C016FE"/>
    <w:rsid w:val="00C324E0"/>
    <w:rsid w:val="00C53BD8"/>
    <w:rsid w:val="00C8076B"/>
    <w:rsid w:val="00CB511E"/>
    <w:rsid w:val="00CC7E77"/>
    <w:rsid w:val="00CD3664"/>
    <w:rsid w:val="00D007B2"/>
    <w:rsid w:val="00D03989"/>
    <w:rsid w:val="00D07611"/>
    <w:rsid w:val="00D1689E"/>
    <w:rsid w:val="00D505A0"/>
    <w:rsid w:val="00D808B6"/>
    <w:rsid w:val="00D8235B"/>
    <w:rsid w:val="00D843F3"/>
    <w:rsid w:val="00DA5F7A"/>
    <w:rsid w:val="00DC451C"/>
    <w:rsid w:val="00DD5B72"/>
    <w:rsid w:val="00DF42C5"/>
    <w:rsid w:val="00E01623"/>
    <w:rsid w:val="00E15304"/>
    <w:rsid w:val="00E27012"/>
    <w:rsid w:val="00E35858"/>
    <w:rsid w:val="00E44208"/>
    <w:rsid w:val="00E4459E"/>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75CD6"/>
    <w:rsid w:val="00F831C9"/>
    <w:rsid w:val="00F85156"/>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BC605-DEFD-496B-BF66-9396DD7CC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0</Pages>
  <Words>2689</Words>
  <Characters>14794</Characters>
  <Application>Microsoft Office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19</cp:revision>
  <dcterms:created xsi:type="dcterms:W3CDTF">2019-08-18T22:16:00Z</dcterms:created>
  <dcterms:modified xsi:type="dcterms:W3CDTF">2019-08-24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